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CF6C07"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CF6C07"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CF6C07"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CF6C07"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CF6C07"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CF6C07"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FD7EE5">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FD7EE5">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FD7EE5">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FD7EE5">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r w:rsidR="00CF6C07">
        <w:fldChar w:fldCharType="begin"/>
      </w:r>
      <w:r w:rsidR="00CF6C07">
        <w:instrText xml:space="preserve"> SEQ Figura \* ARABIC </w:instrText>
      </w:r>
      <w:r w:rsidR="00CF6C07">
        <w:fldChar w:fldCharType="separate"/>
      </w:r>
      <w:r>
        <w:rPr>
          <w:noProof/>
        </w:rPr>
        <w:t>1</w:t>
      </w:r>
      <w:r w:rsidR="00CF6C07">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r w:rsidR="00CF6C07">
        <w:fldChar w:fldCharType="begin"/>
      </w:r>
      <w:r w:rsidR="00CF6C07">
        <w:instrText xml:space="preserve"> SEQ Figura \* ARABIC </w:instrText>
      </w:r>
      <w:r w:rsidR="00CF6C07">
        <w:fldChar w:fldCharType="separate"/>
      </w:r>
      <w:r>
        <w:rPr>
          <w:noProof/>
        </w:rPr>
        <w:t>2</w:t>
      </w:r>
      <w:r w:rsidR="00CF6C07">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r w:rsidR="00CF6C07">
        <w:fldChar w:fldCharType="begin"/>
      </w:r>
      <w:r w:rsidR="00CF6C07">
        <w:instrText xml:space="preserve"> SEQ Figura \* ARABIC </w:instrText>
      </w:r>
      <w:r w:rsidR="00CF6C07">
        <w:fldChar w:fldCharType="separate"/>
      </w:r>
      <w:r>
        <w:rPr>
          <w:noProof/>
        </w:rPr>
        <w:t>3</w:t>
      </w:r>
      <w:r w:rsidR="00CF6C07">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r w:rsidR="00CF6C07">
        <w:fldChar w:fldCharType="begin"/>
      </w:r>
      <w:r w:rsidR="00CF6C07">
        <w:instrText xml:space="preserve"> SEQ Figura \* ARABIC </w:instrText>
      </w:r>
      <w:r w:rsidR="00CF6C07">
        <w:fldChar w:fldCharType="separate"/>
      </w:r>
      <w:r w:rsidR="00A55426">
        <w:rPr>
          <w:noProof/>
        </w:rPr>
        <w:t>4</w:t>
      </w:r>
      <w:r w:rsidR="00CF6C07">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FD7EE5">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r w:rsidR="00CF6C07">
        <w:fldChar w:fldCharType="begin"/>
      </w:r>
      <w:r w:rsidR="00CF6C07">
        <w:instrText xml:space="preserve"> SEQ Figura \* ARABIC </w:instrText>
      </w:r>
      <w:r w:rsidR="00CF6C07">
        <w:fldChar w:fldCharType="separate"/>
      </w:r>
      <w:r w:rsidR="00A55426">
        <w:rPr>
          <w:noProof/>
        </w:rPr>
        <w:t>5</w:t>
      </w:r>
      <w:r w:rsidR="00CF6C07">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FD7EE5"/>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r w:rsidR="00CF6C07">
        <w:fldChar w:fldCharType="begin"/>
      </w:r>
      <w:r w:rsidR="00CF6C07">
        <w:instrText xml:space="preserve"> SEQ Figura \* ARABIC </w:instrText>
      </w:r>
      <w:r w:rsidR="00CF6C07">
        <w:fldChar w:fldCharType="separate"/>
      </w:r>
      <w:r w:rsidR="00A55426">
        <w:rPr>
          <w:noProof/>
        </w:rPr>
        <w:t>6</w:t>
      </w:r>
      <w:r w:rsidR="00CF6C07">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5E33D8AD" w:rsidR="00F43E36" w:rsidRPr="009634F0" w:rsidRDefault="006D2ECB" w:rsidP="00FD7EE5">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commentRangeStart w:id="25"/>
      <w:r w:rsidR="00C1455B">
        <w:t xml:space="preserve">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commentRangeEnd w:id="25"/>
      <w:r w:rsidR="002C3AC3">
        <w:rPr>
          <w:rStyle w:val="Refdecomentrio"/>
        </w:rPr>
        <w:commentReference w:id="25"/>
      </w:r>
    </w:p>
    <w:p w14:paraId="19930670" w14:textId="0CD8D6A9" w:rsidR="00413F67" w:rsidRDefault="00413F67" w:rsidP="00FD7EE5">
      <w:pPr>
        <w:pStyle w:val="Ttulo4"/>
      </w:pPr>
      <w:bookmarkStart w:id="26"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01B976F4"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w:t>
      </w:r>
      <w:commentRangeStart w:id="27"/>
      <w:r w:rsidR="002A0697">
        <w:t>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commentRangeEnd w:id="27"/>
      <w:r w:rsidR="00EC78C2">
        <w:rPr>
          <w:rStyle w:val="Refdecomentrio"/>
        </w:rPr>
        <w:commentReference w:id="27"/>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8"/>
      <w:r w:rsidR="001C3942">
        <w:t>A base foi obtida através da aplicaç</w:t>
      </w:r>
      <w:r w:rsidR="009F6A66">
        <w:t>ão</w:t>
      </w:r>
      <w:r w:rsidR="001C3942">
        <w:t xml:space="preserve"> obteve </w:t>
      </w:r>
      <w:r>
        <w:t>um total de 75 usuários treinados para utilizar a aplicação com uma média de idade de 29,8 anos.</w:t>
      </w:r>
      <w:commentRangeEnd w:id="28"/>
      <w:r w:rsidR="00E634CB">
        <w:rPr>
          <w:rStyle w:val="Refdecomentrio"/>
        </w:rPr>
        <w:commentReference w:id="28"/>
      </w:r>
    </w:p>
    <w:p w14:paraId="7A741598" w14:textId="662FE9D3" w:rsidR="0023412E" w:rsidRDefault="0023412E" w:rsidP="00FD7EE5">
      <w:r>
        <w:tab/>
      </w:r>
      <w:commentRangeStart w:id="29"/>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9"/>
      <w:r w:rsidR="00697052">
        <w:rPr>
          <w:rStyle w:val="Refdecomentrio"/>
        </w:rPr>
        <w:commentReference w:id="29"/>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30" w:name="_Toc42267306"/>
      <w:r w:rsidRPr="00D064C6">
        <w:rPr>
          <w:lang w:val="en-US"/>
        </w:rPr>
        <w:t>Towards Intent-Aware Contextual Music Recommendation: Initial Experiments</w:t>
      </w:r>
      <w:bookmarkEnd w:id="26"/>
      <w:bookmarkEnd w:id="30"/>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rPr>
        <w:t>playlists</w:t>
      </w:r>
      <w:proofErr w:type="gramEnd"/>
      <w:r w:rsidR="007D5138">
        <w:t>.</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31"/>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rPr>
        <w:t>playlist</w:t>
      </w:r>
      <w:proofErr w:type="gramEnd"/>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31"/>
      <w:r w:rsidR="00F159F3">
        <w:rPr>
          <w:rStyle w:val="Refdecomentrio"/>
        </w:rPr>
        <w:commentReference w:id="31"/>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2"/>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2"/>
      <w:r w:rsidR="005E209D">
        <w:rPr>
          <w:rStyle w:val="Refdecomentrio"/>
        </w:rPr>
        <w:commentReference w:id="32"/>
      </w:r>
      <w:r w:rsidR="007575BF">
        <w:t>.</w:t>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w:t>
      </w:r>
      <w:r>
        <w:lastRenderedPageBreak/>
        <w:t xml:space="preserve">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3"/>
      <w:r w:rsidR="003A3BB6">
        <w:t>contexto como intenções</w:t>
      </w:r>
      <w:commentRangeEnd w:id="33"/>
      <w:r w:rsidR="003C1772">
        <w:rPr>
          <w:rStyle w:val="Refdecomentrio"/>
        </w:rPr>
        <w:commentReference w:id="33"/>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lastRenderedPageBreak/>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4" w:name="_Ref40822320"/>
      <w:bookmarkStart w:id="35" w:name="_Toc42267307"/>
      <w:r w:rsidRPr="00D064C6">
        <w:rPr>
          <w:lang w:val="en-US"/>
        </w:rPr>
        <w:t>Quantitative Study of Music Listening Behavior in a Smartphone Context</w:t>
      </w:r>
      <w:bookmarkEnd w:id="34"/>
      <w:bookmarkEnd w:id="35"/>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6"/>
      <w:r w:rsidRPr="003339D8">
        <w:t xml:space="preserve">atividade (ou seja, uso de música) </w:t>
      </w:r>
      <w:r>
        <w:t>d</w:t>
      </w:r>
      <w:r w:rsidRPr="003339D8">
        <w:t>a realidade</w:t>
      </w:r>
      <w:commentRangeEnd w:id="36"/>
      <w:r w:rsidR="00AC4F44">
        <w:rPr>
          <w:rStyle w:val="Refdecomentrio"/>
        </w:rPr>
        <w:commentReference w:id="36"/>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7"/>
      <w:r>
        <w:t>ouvinte musical da realidade</w:t>
      </w:r>
      <w:commentRangeEnd w:id="37"/>
      <w:r w:rsidR="00C01F09">
        <w:rPr>
          <w:rStyle w:val="Refdecomentrio"/>
        </w:rPr>
        <w:commentReference w:id="37"/>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8" w:name="_Toc42024460"/>
      <w:r>
        <w:t xml:space="preserve">Figura </w:t>
      </w:r>
      <w:r w:rsidR="00CF6C07">
        <w:fldChar w:fldCharType="begin"/>
      </w:r>
      <w:r w:rsidR="00CF6C07">
        <w:instrText xml:space="preserve"> SEQ Figura \* ARABIC </w:instrText>
      </w:r>
      <w:r w:rsidR="00CF6C07">
        <w:fldChar w:fldCharType="separate"/>
      </w:r>
      <w:r w:rsidR="00A55426">
        <w:rPr>
          <w:noProof/>
        </w:rPr>
        <w:t>7</w:t>
      </w:r>
      <w:r w:rsidR="00CF6C07">
        <w:rPr>
          <w:noProof/>
        </w:rPr>
        <w:fldChar w:fldCharType="end"/>
      </w:r>
      <w:r>
        <w:t xml:space="preserve"> Fatores da preferência musical </w:t>
      </w:r>
      <w:r w:rsidRPr="00353DD1">
        <w:t>(próprio, 2020)</w:t>
      </w:r>
      <w:bookmarkEnd w:id="38"/>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9" w:name="OLE_LINK1"/>
      <w:r w:rsidR="005F2713">
        <w:t xml:space="preserve"> </w:t>
      </w:r>
      <w:r w:rsidR="004A4D7D">
        <w:lastRenderedPageBreak/>
        <w:t>continha</w:t>
      </w:r>
      <w:bookmarkEnd w:id="39"/>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29856F" w14:textId="71228A1D" w:rsidR="00D34F72" w:rsidRDefault="00762CF2" w:rsidP="00FD7EE5">
      <w:r>
        <w:tab/>
      </w:r>
      <w:r w:rsidR="00216519" w:rsidRPr="00216519">
        <w:t>Para relacionar os trabalhos revisados, foi criada uma tabela contendo as funcionalidades encontradas nos artigos.</w:t>
      </w:r>
    </w:p>
    <w:p w14:paraId="485F8F37" w14:textId="371D76D4" w:rsidR="002522D8" w:rsidRDefault="002522D8" w:rsidP="00A94DE1">
      <w:pPr>
        <w:pStyle w:val="Legenda"/>
        <w:jc w:val="both"/>
      </w:pPr>
      <w:bookmarkStart w:id="40" w:name="_Toc42024448"/>
      <w:proofErr w:type="spellStart"/>
      <w:r>
        <w:t>Table</w:t>
      </w:r>
      <w:proofErr w:type="spellEnd"/>
      <w:r>
        <w:t xml:space="preserve"> </w:t>
      </w:r>
      <w:r w:rsidR="00CF6C07">
        <w:fldChar w:fldCharType="begin"/>
      </w:r>
      <w:r w:rsidR="00CF6C07">
        <w:instrText xml:space="preserve"> SEQ Table \* ARABIC </w:instrText>
      </w:r>
      <w:r w:rsidR="00CF6C07">
        <w:fldChar w:fldCharType="separate"/>
      </w:r>
      <w:r>
        <w:rPr>
          <w:noProof/>
        </w:rPr>
        <w:t>1</w:t>
      </w:r>
      <w:r w:rsidR="00CF6C07">
        <w:rPr>
          <w:noProof/>
        </w:rP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A94DE1">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A94DE1">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701"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A94DE1">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701"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A94DE1">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701"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A94DE1">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701"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A94DE1">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701"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A94DE1">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701"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A94DE1">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701"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A94DE1">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701"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A94DE1">
        <w:tc>
          <w:tcPr>
            <w:tcW w:w="1882" w:type="dxa"/>
          </w:tcPr>
          <w:p w14:paraId="607494FB" w14:textId="64B23423" w:rsidR="0075522A" w:rsidRPr="00902E83" w:rsidRDefault="002A59B1" w:rsidP="00FD7EE5">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FD7EE5">
            <w:r>
              <w:rPr>
                <w:rFonts w:ascii="Segoe UI Emoji" w:hAnsi="Segoe UI Emoji" w:cs="Segoe UI Emoji"/>
              </w:rPr>
              <w:t>❌</w:t>
            </w:r>
          </w:p>
        </w:tc>
        <w:tc>
          <w:tcPr>
            <w:tcW w:w="1701"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A94DE1">
        <w:tc>
          <w:tcPr>
            <w:tcW w:w="1882" w:type="dxa"/>
          </w:tcPr>
          <w:p w14:paraId="2EC4E1EE" w14:textId="309919CD" w:rsidR="00C53AC5" w:rsidRDefault="00C53AC5" w:rsidP="00FD7EE5">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701"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D7EE5">
            <w:r>
              <w:t>?</w:t>
            </w:r>
          </w:p>
        </w:tc>
      </w:tr>
    </w:tbl>
    <w:p w14:paraId="764CC898" w14:textId="7E87D96E" w:rsidR="00E0178F" w:rsidRDefault="00E0178F" w:rsidP="00FD7EE5">
      <w:pPr>
        <w:rPr>
          <w:lang w:val="en-US"/>
        </w:rPr>
      </w:pPr>
    </w:p>
    <w:p w14:paraId="3CAD5848" w14:textId="311DF607" w:rsidR="00105560" w:rsidRPr="00105560" w:rsidRDefault="00105560" w:rsidP="00FD7EE5">
      <w:r>
        <w:rPr>
          <w:lang w:val="en-US"/>
        </w:rPr>
        <w:tab/>
      </w:r>
      <w:r w:rsidRPr="00105560">
        <w:t xml:space="preserve">Explicar o </w:t>
      </w:r>
      <w:r w:rsidR="00514A8A" w:rsidRPr="00105560">
        <w:t>porquê</w:t>
      </w:r>
      <w:r w:rsidRPr="00105560">
        <w:t xml:space="preserve"> do </w:t>
      </w:r>
      <w:r>
        <w:t>ponto de interrogação acima.</w:t>
      </w:r>
    </w:p>
    <w:p w14:paraId="6C6B54A3" w14:textId="2B2C65AC" w:rsidR="007B0815" w:rsidRDefault="007B0815" w:rsidP="00FD7EE5">
      <w:pPr>
        <w:pStyle w:val="Ttulo1"/>
      </w:pPr>
      <w:bookmarkStart w:id="41" w:name="_Toc42267309"/>
      <w:r w:rsidRPr="007B0815">
        <w:lastRenderedPageBreak/>
        <w:t>Modelagem do que será feito</w:t>
      </w:r>
      <w:bookmarkEnd w:id="41"/>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64C96F41" w:rsidR="00512F4C" w:rsidRDefault="00512F4C" w:rsidP="00FD7EE5">
      <w:r>
        <w:t xml:space="preserve">- </w:t>
      </w:r>
      <w:proofErr w:type="gramStart"/>
      <w:r>
        <w:t>como</w:t>
      </w:r>
      <w:proofErr w:type="gramEnd"/>
      <w:r>
        <w:t xml:space="preserve"> é possível capturar as ações do usuário e </w:t>
      </w:r>
      <w:r w:rsidR="004E13C3">
        <w:t>classifica-las</w:t>
      </w:r>
      <w:r>
        <w:t xml:space="preserve"> </w:t>
      </w:r>
      <w:r w:rsidR="004E13C3">
        <w:t>como</w:t>
      </w:r>
      <w:r>
        <w:t xml:space="preserve"> contexto?</w:t>
      </w:r>
    </w:p>
    <w:p w14:paraId="71D034F3" w14:textId="2F1F910E" w:rsidR="00410E32" w:rsidRDefault="00410E32" w:rsidP="00FD7EE5">
      <w:r>
        <w:t xml:space="preserve">- </w:t>
      </w:r>
      <w:proofErr w:type="gramStart"/>
      <w:r>
        <w:t>como</w:t>
      </w:r>
      <w:proofErr w:type="gramEnd"/>
      <w:r>
        <w:t xml:space="preserve"> é possível validar se as ações do usuário condiz com o contexto?</w:t>
      </w:r>
    </w:p>
    <w:p w14:paraId="2CF3C425" w14:textId="7353D2F0" w:rsidR="00675DCE" w:rsidRDefault="00675DCE" w:rsidP="00FD7EE5">
      <w:r>
        <w:t xml:space="preserve">- </w:t>
      </w:r>
      <w:proofErr w:type="gramStart"/>
      <w:r>
        <w:t>como</w:t>
      </w:r>
      <w:proofErr w:type="gramEnd"/>
      <w:r>
        <w:t xml:space="preserve">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FD7EE5">
      <w:r>
        <w:t xml:space="preserve">- </w:t>
      </w:r>
      <w:proofErr w:type="gramStart"/>
      <w:r>
        <w:t>como</w:t>
      </w:r>
      <w:proofErr w:type="gramEnd"/>
      <w:r>
        <w:t xml:space="preserve">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FD7EE5">
      <w:r>
        <w:t xml:space="preserve">- </w:t>
      </w:r>
      <w:proofErr w:type="gramStart"/>
      <w:r w:rsidR="0051111E">
        <w:t>como</w:t>
      </w:r>
      <w:proofErr w:type="gramEnd"/>
      <w:r w:rsidR="0051111E">
        <w:t xml:space="preserve"> é possível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FD7EE5"/>
    <w:p w14:paraId="755D63D7" w14:textId="5A182F58" w:rsidR="002B6979" w:rsidRDefault="00DE09F4" w:rsidP="00FD7EE5">
      <w:pPr>
        <w:pStyle w:val="Ttulo2"/>
      </w:pPr>
      <w:bookmarkStart w:id="42" w:name="_Toc42267310"/>
      <w:r>
        <w:t>Contexto</w:t>
      </w:r>
      <w:bookmarkEnd w:id="42"/>
    </w:p>
    <w:p w14:paraId="7D3E268F" w14:textId="076080DE" w:rsidR="00A53B06" w:rsidRDefault="00B627FA" w:rsidP="00FD7EE5">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6837D6">
      <w:pPr>
        <w:jc w:val="both"/>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6837D6">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3" w:name="_Toc42267311"/>
      <w:r w:rsidRPr="008849DE">
        <w:t>O que é o contexto comportamental?</w:t>
      </w:r>
      <w:bookmarkEnd w:id="43"/>
    </w:p>
    <w:p w14:paraId="0406F967" w14:textId="0E111FE5" w:rsidR="00A5596A" w:rsidRDefault="00A5596A" w:rsidP="00FD7EE5">
      <w:r>
        <w:tab/>
        <w:t>Conforme o dicionário Michaelis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4" w:name="_Toc42267312"/>
      <w:r w:rsidRPr="008849DE">
        <w:t>O que é o contexto ambiente?</w:t>
      </w:r>
      <w:bookmarkEnd w:id="44"/>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t>clima</w:t>
      </w:r>
    </w:p>
    <w:p w14:paraId="550D217F" w14:textId="35D5BAF6" w:rsidR="008849DE" w:rsidRDefault="008849DE" w:rsidP="00FD7EE5">
      <w:pPr>
        <w:pStyle w:val="Ttulo3"/>
      </w:pPr>
      <w:bookmarkStart w:id="45" w:name="_Toc42267313"/>
      <w:r w:rsidRPr="008849DE">
        <w:lastRenderedPageBreak/>
        <w:t>Como será obtido os contextos?</w:t>
      </w:r>
      <w:bookmarkEnd w:id="45"/>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xml:space="preserve">- </w:t>
      </w:r>
      <w:proofErr w:type="gramStart"/>
      <w:r>
        <w:t>localização</w:t>
      </w:r>
      <w:proofErr w:type="gramEnd"/>
    </w:p>
    <w:p w14:paraId="4CDF95E2" w14:textId="5AB11643" w:rsidR="00502915" w:rsidRDefault="00502915" w:rsidP="00FD7EE5">
      <w:r>
        <w:t xml:space="preserve">- </w:t>
      </w:r>
      <w:proofErr w:type="gramStart"/>
      <w:r>
        <w:t>ações</w:t>
      </w:r>
      <w:proofErr w:type="gramEnd"/>
    </w:p>
    <w:p w14:paraId="56AFEBD8" w14:textId="63D0E037" w:rsidR="00502915" w:rsidRDefault="00502915" w:rsidP="00FD7EE5">
      <w:r>
        <w:t xml:space="preserve">- </w:t>
      </w:r>
      <w:proofErr w:type="gramStart"/>
      <w:r>
        <w:t>tempo</w:t>
      </w:r>
      <w:proofErr w:type="gramEnd"/>
    </w:p>
    <w:p w14:paraId="5F3699E9" w14:textId="6C3E27A4" w:rsidR="00502915" w:rsidRDefault="00502915" w:rsidP="00FD7EE5">
      <w:r>
        <w:t xml:space="preserve">- </w:t>
      </w:r>
      <w:proofErr w:type="gramStart"/>
      <w:r>
        <w:t>clima</w:t>
      </w:r>
      <w:proofErr w:type="gramEnd"/>
    </w:p>
    <w:p w14:paraId="6242596A" w14:textId="0BD5DA19" w:rsidR="001D264D" w:rsidRDefault="001D264D" w:rsidP="00FD7EE5">
      <w:r>
        <w:t>explicitamente.</w:t>
      </w:r>
    </w:p>
    <w:p w14:paraId="1DDA9A7C" w14:textId="34378262" w:rsidR="0051636D" w:rsidRDefault="0051636D" w:rsidP="00FD7EE5">
      <w:r>
        <w:t xml:space="preserve">- </w:t>
      </w:r>
      <w:proofErr w:type="gramStart"/>
      <w:r>
        <w:t>localização</w:t>
      </w:r>
      <w:proofErr w:type="gramEnd"/>
    </w:p>
    <w:p w14:paraId="261C9F77" w14:textId="79E69477" w:rsidR="0051636D" w:rsidRDefault="0051636D" w:rsidP="00FD7EE5">
      <w:r>
        <w:t xml:space="preserve">- </w:t>
      </w:r>
      <w:proofErr w:type="gramStart"/>
      <w:r>
        <w:t>humor</w:t>
      </w:r>
      <w:proofErr w:type="gramEnd"/>
    </w:p>
    <w:p w14:paraId="2075FD7D" w14:textId="7366328C" w:rsidR="0051636D" w:rsidRDefault="0051636D" w:rsidP="00FD7EE5">
      <w:r>
        <w:t xml:space="preserve">- </w:t>
      </w:r>
      <w:proofErr w:type="gramStart"/>
      <w:r>
        <w:t>atividade</w:t>
      </w:r>
      <w:proofErr w:type="gramEnd"/>
    </w:p>
    <w:p w14:paraId="32AE19E6" w14:textId="77777777" w:rsidR="0051636D" w:rsidRDefault="0051636D" w:rsidP="00FD7EE5"/>
    <w:p w14:paraId="70035B21" w14:textId="3BF12BCA" w:rsidR="00EE5AC3" w:rsidRDefault="00EE5AC3" w:rsidP="00FD7EE5">
      <w:pPr>
        <w:pStyle w:val="Ttulo2"/>
      </w:pPr>
      <w:bookmarkStart w:id="46" w:name="_Toc42267314"/>
      <w:r>
        <w:t>Arquitetura do sistema</w:t>
      </w:r>
      <w:bookmarkEnd w:id="46"/>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7" w:name="_Toc42267315"/>
      <w:r w:rsidRPr="006C1E7D">
        <w:lastRenderedPageBreak/>
        <w:t>CONCLUSÃO</w:t>
      </w:r>
      <w:bookmarkEnd w:id="47"/>
    </w:p>
    <w:p w14:paraId="47EB916B" w14:textId="6E7F5E72" w:rsidR="008F2AE9" w:rsidRDefault="00DF3A09" w:rsidP="00FD7EE5">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8" w:name="_Toc42267316"/>
      <w:r w:rsidRPr="00310EA6">
        <w:lastRenderedPageBreak/>
        <w:t>Referências Bibliográficas</w:t>
      </w:r>
      <w:bookmarkEnd w:id="48"/>
    </w:p>
    <w:p w14:paraId="66CABF9B" w14:textId="7027452C" w:rsidR="00DD7967" w:rsidRPr="00C415DA" w:rsidRDefault="00C648F5" w:rsidP="00FD7EE5">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FD7EE5">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FD7EE5">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FD7EE5">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FD7EE5">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FD7EE5">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FD7EE5">
      <w:pPr>
        <w:rPr>
          <w:noProof/>
          <w:lang w:val="en-US"/>
        </w:rPr>
      </w:pPr>
      <w:r w:rsidRPr="00C415DA">
        <w:rPr>
          <w:noProof/>
          <w:lang w:val="en-US"/>
        </w:rPr>
        <w:t xml:space="preserve">FALK, K. Practical Recommender Systems. [s.l: s.n.]. </w:t>
      </w:r>
    </w:p>
    <w:p w14:paraId="4398019D" w14:textId="77777777" w:rsidR="00DD7967" w:rsidRPr="00DD7967" w:rsidRDefault="00DD7967" w:rsidP="00FD7EE5">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FD7EE5">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FD7EE5">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FD7EE5">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FD7EE5">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FD7EE5">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FD7EE5">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Érico Souza Loewe" w:date="2020-06-05T17:08:00Z" w:initials="ÉSL">
    <w:p w14:paraId="186CAA56" w14:textId="350A9871" w:rsidR="002C3AC3" w:rsidRDefault="002C3AC3" w:rsidP="00FD7EE5">
      <w:pPr>
        <w:pStyle w:val="Textodecomentrio"/>
      </w:pPr>
      <w:r>
        <w:rPr>
          <w:rStyle w:val="Refdecomentrio"/>
        </w:rPr>
        <w:annotationRef/>
      </w:r>
      <w:r>
        <w:t>Melhorar esse texto, ficou confuso.</w:t>
      </w:r>
    </w:p>
  </w:comment>
  <w:comment w:id="27" w:author="Érico Souza Loewe" w:date="2020-06-05T17:11:00Z" w:initials="ÉSL">
    <w:p w14:paraId="242171A0" w14:textId="7B845707" w:rsidR="00EC78C2" w:rsidRDefault="00EC78C2" w:rsidP="00FD7EE5">
      <w:pPr>
        <w:pStyle w:val="Textodecomentrio"/>
      </w:pPr>
      <w:r>
        <w:rPr>
          <w:rStyle w:val="Refdecomentrio"/>
        </w:rPr>
        <w:annotationRef/>
      </w:r>
      <w:r>
        <w:t>Melhorar e deixar mais claro.</w:t>
      </w:r>
    </w:p>
  </w:comment>
  <w:comment w:id="28"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9"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31"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2" w:author="Érico Souza Loewe" w:date="2020-06-05T18:13:00Z" w:initials="ÉSL">
    <w:p w14:paraId="1992C06E" w14:textId="77E393C0" w:rsidR="005E209D" w:rsidRDefault="005E209D">
      <w:pPr>
        <w:pStyle w:val="Textodecomentrio"/>
      </w:pPr>
      <w:r>
        <w:rPr>
          <w:rStyle w:val="Refdecomentrio"/>
        </w:rPr>
        <w:annotationRef/>
      </w:r>
      <w:r>
        <w:t>Precisas deixar claro no início da seção desse artigo, o que são intenções de usuário e o que são atividades.</w:t>
      </w:r>
    </w:p>
  </w:comment>
  <w:comment w:id="33" w:author="Érico Souza Loewe" w:date="2020-06-05T18:13:00Z" w:initials="ÉSL">
    <w:p w14:paraId="71C16504" w14:textId="670DA296" w:rsidR="003C1772" w:rsidRDefault="003C1772">
      <w:pPr>
        <w:pStyle w:val="Textodecomentrio"/>
      </w:pPr>
      <w:r>
        <w:rPr>
          <w:rStyle w:val="Refdecomentrio"/>
        </w:rPr>
        <w:annotationRef/>
      </w:r>
      <w:r>
        <w:t>O que significa contexto como intenções? Não há clareza sobre isso em nenhum lugar.</w:t>
      </w:r>
    </w:p>
  </w:comment>
  <w:comment w:id="36" w:author="Érico Souza Loewe" w:date="2020-06-05T18:12:00Z" w:initials="ÉSL">
    <w:p w14:paraId="2B45713B" w14:textId="33E15B41" w:rsidR="00AC4F44" w:rsidRDefault="00AC4F44">
      <w:pPr>
        <w:pStyle w:val="Textodecomentrio"/>
      </w:pPr>
      <w:r>
        <w:rPr>
          <w:rStyle w:val="Refdecomentrio"/>
        </w:rPr>
        <w:annotationRef/>
      </w:r>
      <w:r>
        <w:t xml:space="preserve">Atividade da </w:t>
      </w:r>
      <w:proofErr w:type="gramStart"/>
      <w:r>
        <w:t>realidade ???</w:t>
      </w:r>
      <w:proofErr w:type="gramEnd"/>
      <w:r>
        <w:t xml:space="preserve"> Não entendi.</w:t>
      </w:r>
    </w:p>
  </w:comment>
  <w:comment w:id="37" w:author="Érico Souza Loewe" w:date="2020-06-05T18:11:00Z" w:initials="ÉSL">
    <w:p w14:paraId="63E7A210" w14:textId="09B4D177" w:rsidR="00C01F09" w:rsidRDefault="00C01F0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86CAA56" w15:done="0"/>
  <w15:commentEx w15:paraId="242171A0" w15:done="0"/>
  <w15:commentEx w15:paraId="2EACCA1F" w15:done="0"/>
  <w15:commentEx w15:paraId="572A3C49" w15:done="0"/>
  <w15:commentEx w15:paraId="78F21229" w15:done="0"/>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AA0" w16cex:dateUtc="2020-06-05T20:08:00Z"/>
  <w16cex:commentExtensible w16cex:durableId="2284FB52" w16cex:dateUtc="2020-06-05T20:11:00Z"/>
  <w16cex:commentExtensible w16cex:durableId="2284FD42" w16cex:dateUtc="2020-06-05T20:20:00Z"/>
  <w16cex:commentExtensible w16cex:durableId="2284FD6A" w16cex:dateUtc="2020-06-05T20:20:00Z"/>
  <w16cex:commentExtensible w16cex:durableId="2284FE4F" w16cex:dateUtc="2020-06-05T20:24:00Z"/>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6CAA56" w16cid:durableId="2284FAA0"/>
  <w16cid:commentId w16cid:paraId="242171A0" w16cid:durableId="2284FB52"/>
  <w16cid:commentId w16cid:paraId="2EACCA1F" w16cid:durableId="2284FD42"/>
  <w16cid:commentId w16cid:paraId="572A3C49" w16cid:durableId="2284FD6A"/>
  <w16cid:commentId w16cid:paraId="78F21229" w16cid:durableId="2284FE4F"/>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A2D343" w14:textId="77777777" w:rsidR="00CF6C07" w:rsidRDefault="00CF6C07" w:rsidP="00FD7EE5">
      <w:r>
        <w:separator/>
      </w:r>
    </w:p>
    <w:p w14:paraId="738F68F0" w14:textId="77777777" w:rsidR="00CF6C07" w:rsidRDefault="00CF6C07" w:rsidP="00FD7EE5"/>
    <w:p w14:paraId="5FB9A77C" w14:textId="77777777" w:rsidR="00CF6C07" w:rsidRDefault="00CF6C07" w:rsidP="00FD7EE5"/>
    <w:p w14:paraId="705B3A41" w14:textId="77777777" w:rsidR="00CF6C07" w:rsidRDefault="00CF6C07" w:rsidP="00FD7EE5"/>
    <w:p w14:paraId="76D6B344" w14:textId="77777777" w:rsidR="00CF6C07" w:rsidRDefault="00CF6C07" w:rsidP="00FD7EE5"/>
    <w:p w14:paraId="25A82806" w14:textId="77777777" w:rsidR="00CF6C07" w:rsidRDefault="00CF6C07" w:rsidP="00FD7EE5"/>
    <w:p w14:paraId="3F142C72" w14:textId="77777777" w:rsidR="00CF6C07" w:rsidRDefault="00CF6C07" w:rsidP="00FD7EE5"/>
    <w:p w14:paraId="03F9E916" w14:textId="77777777" w:rsidR="00CF6C07" w:rsidRDefault="00CF6C07" w:rsidP="00FD7EE5"/>
    <w:p w14:paraId="256F920A" w14:textId="77777777" w:rsidR="00CF6C07" w:rsidRDefault="00CF6C07" w:rsidP="00FD7EE5"/>
    <w:p w14:paraId="44424114" w14:textId="77777777" w:rsidR="00CF6C07" w:rsidRDefault="00CF6C07" w:rsidP="00FD7EE5"/>
    <w:p w14:paraId="3CC785FD" w14:textId="77777777" w:rsidR="00CF6C07" w:rsidRDefault="00CF6C07" w:rsidP="00FD7EE5"/>
    <w:p w14:paraId="4D6C2010" w14:textId="77777777" w:rsidR="00CF6C07" w:rsidRDefault="00CF6C07" w:rsidP="00FD7EE5"/>
    <w:p w14:paraId="4816E7E5" w14:textId="77777777" w:rsidR="00CF6C07" w:rsidRDefault="00CF6C07" w:rsidP="00FD7EE5"/>
    <w:p w14:paraId="31CB0D1D" w14:textId="77777777" w:rsidR="00CF6C07" w:rsidRDefault="00CF6C07" w:rsidP="00FD7EE5"/>
    <w:p w14:paraId="55C2F1F8" w14:textId="77777777" w:rsidR="00CF6C07" w:rsidRDefault="00CF6C07" w:rsidP="00FD7EE5"/>
    <w:p w14:paraId="32C9882B" w14:textId="77777777" w:rsidR="00CF6C07" w:rsidRDefault="00CF6C07" w:rsidP="00FD7EE5"/>
    <w:p w14:paraId="7879A1A0" w14:textId="77777777" w:rsidR="00CF6C07" w:rsidRDefault="00CF6C07" w:rsidP="00FD7EE5"/>
  </w:endnote>
  <w:endnote w:type="continuationSeparator" w:id="0">
    <w:p w14:paraId="7474208B" w14:textId="77777777" w:rsidR="00CF6C07" w:rsidRDefault="00CF6C07" w:rsidP="00FD7EE5">
      <w:r>
        <w:continuationSeparator/>
      </w:r>
    </w:p>
    <w:p w14:paraId="26115CB9" w14:textId="77777777" w:rsidR="00CF6C07" w:rsidRDefault="00CF6C07" w:rsidP="00FD7EE5"/>
    <w:p w14:paraId="031EF22A" w14:textId="77777777" w:rsidR="00CF6C07" w:rsidRDefault="00CF6C07" w:rsidP="00FD7EE5"/>
    <w:p w14:paraId="553CD746" w14:textId="77777777" w:rsidR="00CF6C07" w:rsidRDefault="00CF6C07" w:rsidP="00FD7EE5"/>
    <w:p w14:paraId="1A1B841B" w14:textId="77777777" w:rsidR="00CF6C07" w:rsidRDefault="00CF6C07" w:rsidP="00FD7EE5"/>
    <w:p w14:paraId="2CA7CAF7" w14:textId="77777777" w:rsidR="00CF6C07" w:rsidRDefault="00CF6C07" w:rsidP="00FD7EE5"/>
    <w:p w14:paraId="3C222053" w14:textId="77777777" w:rsidR="00CF6C07" w:rsidRDefault="00CF6C07" w:rsidP="00FD7EE5"/>
    <w:p w14:paraId="043EEBA5" w14:textId="77777777" w:rsidR="00CF6C07" w:rsidRDefault="00CF6C07" w:rsidP="00FD7EE5"/>
    <w:p w14:paraId="7CE2C419" w14:textId="77777777" w:rsidR="00CF6C07" w:rsidRDefault="00CF6C07" w:rsidP="00FD7EE5"/>
    <w:p w14:paraId="2289E4E6" w14:textId="77777777" w:rsidR="00CF6C07" w:rsidRDefault="00CF6C07" w:rsidP="00FD7EE5"/>
    <w:p w14:paraId="1F1F2219" w14:textId="77777777" w:rsidR="00CF6C07" w:rsidRDefault="00CF6C07" w:rsidP="00FD7EE5"/>
    <w:p w14:paraId="086BEB0F" w14:textId="77777777" w:rsidR="00CF6C07" w:rsidRDefault="00CF6C07" w:rsidP="00FD7EE5"/>
    <w:p w14:paraId="2F2546FD" w14:textId="77777777" w:rsidR="00CF6C07" w:rsidRDefault="00CF6C07" w:rsidP="00FD7EE5"/>
    <w:p w14:paraId="442115A7" w14:textId="77777777" w:rsidR="00CF6C07" w:rsidRDefault="00CF6C07" w:rsidP="00FD7EE5"/>
    <w:p w14:paraId="444874EB" w14:textId="77777777" w:rsidR="00CF6C07" w:rsidRDefault="00CF6C07" w:rsidP="00FD7EE5"/>
    <w:p w14:paraId="2ABA3FA0" w14:textId="77777777" w:rsidR="00CF6C07" w:rsidRDefault="00CF6C07" w:rsidP="00FD7EE5"/>
    <w:p w14:paraId="4627B850" w14:textId="77777777" w:rsidR="00CF6C07" w:rsidRDefault="00CF6C07"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8985F2" w14:textId="77777777" w:rsidR="00CF6C07" w:rsidRDefault="00CF6C07" w:rsidP="00FD7EE5">
      <w:r>
        <w:separator/>
      </w:r>
    </w:p>
    <w:p w14:paraId="6DE4648F" w14:textId="77777777" w:rsidR="00CF6C07" w:rsidRDefault="00CF6C07" w:rsidP="00FD7EE5"/>
    <w:p w14:paraId="6DF2C55F" w14:textId="77777777" w:rsidR="00CF6C07" w:rsidRDefault="00CF6C07" w:rsidP="00FD7EE5"/>
    <w:p w14:paraId="158ABE6E" w14:textId="77777777" w:rsidR="00CF6C07" w:rsidRDefault="00CF6C07" w:rsidP="00FD7EE5"/>
    <w:p w14:paraId="06B8519D" w14:textId="77777777" w:rsidR="00CF6C07" w:rsidRDefault="00CF6C07" w:rsidP="00FD7EE5"/>
    <w:p w14:paraId="681FAABB" w14:textId="77777777" w:rsidR="00CF6C07" w:rsidRDefault="00CF6C07" w:rsidP="00FD7EE5"/>
    <w:p w14:paraId="21E5B8B4" w14:textId="77777777" w:rsidR="00CF6C07" w:rsidRDefault="00CF6C07" w:rsidP="00FD7EE5"/>
    <w:p w14:paraId="04EB9308" w14:textId="77777777" w:rsidR="00CF6C07" w:rsidRDefault="00CF6C07" w:rsidP="00FD7EE5"/>
  </w:footnote>
  <w:footnote w:type="continuationSeparator" w:id="0">
    <w:p w14:paraId="7575F283" w14:textId="77777777" w:rsidR="00CF6C07" w:rsidRDefault="00CF6C07" w:rsidP="00FD7EE5">
      <w:r>
        <w:continuationSeparator/>
      </w:r>
    </w:p>
    <w:p w14:paraId="48E57A42" w14:textId="77777777" w:rsidR="00CF6C07" w:rsidRDefault="00CF6C07" w:rsidP="00FD7EE5"/>
    <w:p w14:paraId="26901AC2" w14:textId="77777777" w:rsidR="00CF6C07" w:rsidRDefault="00CF6C07" w:rsidP="00FD7EE5"/>
    <w:p w14:paraId="015F43B8" w14:textId="77777777" w:rsidR="00CF6C07" w:rsidRDefault="00CF6C07" w:rsidP="00FD7EE5"/>
    <w:p w14:paraId="3EB5A902" w14:textId="77777777" w:rsidR="00CF6C07" w:rsidRDefault="00CF6C07" w:rsidP="00FD7EE5"/>
    <w:p w14:paraId="5A219049" w14:textId="77777777" w:rsidR="00CF6C07" w:rsidRDefault="00CF6C07" w:rsidP="00FD7EE5"/>
    <w:p w14:paraId="54A92EAA" w14:textId="77777777" w:rsidR="00CF6C07" w:rsidRDefault="00CF6C07" w:rsidP="00FD7EE5"/>
    <w:p w14:paraId="79700A0B" w14:textId="77777777" w:rsidR="00CF6C07" w:rsidRDefault="00CF6C07" w:rsidP="00FD7EE5"/>
    <w:p w14:paraId="5A3E437A" w14:textId="77777777" w:rsidR="00CF6C07" w:rsidRDefault="00CF6C07" w:rsidP="00FD7EE5"/>
    <w:p w14:paraId="21AF8659" w14:textId="77777777" w:rsidR="00CF6C07" w:rsidRDefault="00CF6C07" w:rsidP="00FD7EE5"/>
    <w:p w14:paraId="65C1D4CE" w14:textId="77777777" w:rsidR="00CF6C07" w:rsidRDefault="00CF6C07" w:rsidP="00FD7EE5"/>
    <w:p w14:paraId="580DBFD2" w14:textId="77777777" w:rsidR="00CF6C07" w:rsidRDefault="00CF6C07" w:rsidP="00FD7EE5"/>
    <w:p w14:paraId="2284C517" w14:textId="77777777" w:rsidR="00CF6C07" w:rsidRDefault="00CF6C07" w:rsidP="00FD7EE5"/>
    <w:p w14:paraId="5A89C91D" w14:textId="77777777" w:rsidR="00CF6C07" w:rsidRDefault="00CF6C07" w:rsidP="00FD7EE5"/>
    <w:p w14:paraId="72F53B7E" w14:textId="77777777" w:rsidR="00CF6C07" w:rsidRDefault="00CF6C07" w:rsidP="00FD7EE5"/>
    <w:p w14:paraId="44F8486F" w14:textId="77777777" w:rsidR="00CF6C07" w:rsidRDefault="00CF6C07" w:rsidP="00FD7EE5"/>
    <w:p w14:paraId="03FFA750" w14:textId="77777777" w:rsidR="00CF6C07" w:rsidRDefault="00CF6C07"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2CE5"/>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C1637"/>
    <w:rsid w:val="001C3942"/>
    <w:rsid w:val="001C3AF8"/>
    <w:rsid w:val="001C3DD0"/>
    <w:rsid w:val="001C4ED6"/>
    <w:rsid w:val="001D208F"/>
    <w:rsid w:val="001D264D"/>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2E9F"/>
    <w:rsid w:val="002246DF"/>
    <w:rsid w:val="00224D30"/>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1220"/>
    <w:rsid w:val="004625D3"/>
    <w:rsid w:val="00463D3C"/>
    <w:rsid w:val="00467164"/>
    <w:rsid w:val="00470688"/>
    <w:rsid w:val="004710EA"/>
    <w:rsid w:val="00471239"/>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209D"/>
    <w:rsid w:val="005E6C22"/>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B13"/>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BCD"/>
    <w:rsid w:val="009C1497"/>
    <w:rsid w:val="009C3028"/>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A173F"/>
    <w:rsid w:val="00BA1B75"/>
    <w:rsid w:val="00BA1D11"/>
    <w:rsid w:val="00BA3198"/>
    <w:rsid w:val="00BA41E9"/>
    <w:rsid w:val="00BA467C"/>
    <w:rsid w:val="00BA5F0F"/>
    <w:rsid w:val="00BB2035"/>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01F09"/>
    <w:rsid w:val="00C10055"/>
    <w:rsid w:val="00C117EB"/>
    <w:rsid w:val="00C1455B"/>
    <w:rsid w:val="00C1705A"/>
    <w:rsid w:val="00C172FF"/>
    <w:rsid w:val="00C17E2C"/>
    <w:rsid w:val="00C23039"/>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2F6"/>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D7E1D"/>
    <w:rsid w:val="00CE369E"/>
    <w:rsid w:val="00CE3AB5"/>
    <w:rsid w:val="00CE4919"/>
    <w:rsid w:val="00CE6884"/>
    <w:rsid w:val="00CF105C"/>
    <w:rsid w:val="00CF5F79"/>
    <w:rsid w:val="00CF6C07"/>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3001"/>
    <w:rsid w:val="00DE310A"/>
    <w:rsid w:val="00DE42B7"/>
    <w:rsid w:val="00DE5F15"/>
    <w:rsid w:val="00DE630C"/>
    <w:rsid w:val="00DF3A09"/>
    <w:rsid w:val="00DF4FFD"/>
    <w:rsid w:val="00DF714D"/>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9</TotalTime>
  <Pages>37</Pages>
  <Words>11041</Words>
  <Characters>59625</Characters>
  <Application>Microsoft Office Word</Application>
  <DocSecurity>0</DocSecurity>
  <Lines>496</Lines>
  <Paragraphs>14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05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481</cp:revision>
  <cp:lastPrinted>2003-10-22T01:33:00Z</cp:lastPrinted>
  <dcterms:created xsi:type="dcterms:W3CDTF">2018-05-30T22:47:00Z</dcterms:created>
  <dcterms:modified xsi:type="dcterms:W3CDTF">2020-06-0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